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DEF9032" w14:textId="78F6C432" w:rsidR="001430BC" w:rsidRPr="001430BC" w:rsidRDefault="006A30F1" w:rsidP="00E276F4">
      <w:pPr>
        <w:tabs>
          <w:tab w:val="left" w:pos="2899"/>
          <w:tab w:val="center" w:pos="4328"/>
        </w:tabs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Hlk135528766"/>
      <w:r>
        <w:rPr>
          <w:rFonts w:ascii="Times New Roman" w:hAnsi="Times New Roman" w:cs="Times New Roman"/>
          <w:b/>
          <w:bCs/>
          <w:sz w:val="24"/>
          <w:szCs w:val="24"/>
        </w:rPr>
        <w:t>DAFTAR PUSTAKA</w:t>
      </w:r>
      <w:bookmarkEnd w:id="0"/>
    </w:p>
    <w:p w14:paraId="2141651D" w14:textId="10BDD70C" w:rsidR="001430BC" w:rsidRDefault="001430BC" w:rsidP="001430BC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Aswar, A., Malik, A., Hamidu, L., &amp; Najib, A. (2021). D</w:t>
      </w:r>
      <w:r w:rsidRPr="001430BC">
        <w:rPr>
          <w:rFonts w:ascii="Times New Roman" w:hAnsi="Times New Roman" w:cs="Times New Roman"/>
          <w:i/>
          <w:iCs/>
          <w:noProof/>
          <w:sz w:val="24"/>
          <w:szCs w:val="24"/>
        </w:rPr>
        <w:t>etermination of Total Phenolic Content of The Stem Bark Extract of Nyirih (Xylocarpus granatum J. Koeing) Using UV - Vis Spectrophotometry Metho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Fitofarmaka Indonesi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>
        <w:rPr>
          <w:rFonts w:ascii="Times New Roman" w:hAnsi="Times New Roman" w:cs="Times New Roman"/>
          <w:noProof/>
          <w:sz w:val="24"/>
          <w:szCs w:val="24"/>
        </w:rPr>
        <w:t>(3), 12–17. https://doi.org/10.33096/jffi.v8i3.728</w:t>
      </w:r>
    </w:p>
    <w:p w14:paraId="111644B2" w14:textId="09D81BA6" w:rsidR="001B740C" w:rsidRDefault="001B740C" w:rsidP="001B740C">
      <w:pPr>
        <w:spacing w:before="24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pkes RI. (1979). </w:t>
      </w:r>
      <w:r>
        <w:rPr>
          <w:rFonts w:ascii="Times New Roman" w:hAnsi="Times New Roman" w:cs="Times New Roman"/>
          <w:i/>
          <w:sz w:val="24"/>
          <w:szCs w:val="24"/>
        </w:rPr>
        <w:t xml:space="preserve">Farmakope Indonesia. Edisi </w:t>
      </w:r>
      <w:r w:rsidR="00D8462E">
        <w:rPr>
          <w:rFonts w:ascii="Times New Roman" w:hAnsi="Times New Roman" w:cs="Times New Roman"/>
          <w:i/>
          <w:sz w:val="24"/>
          <w:szCs w:val="24"/>
        </w:rPr>
        <w:t>II</w:t>
      </w:r>
      <w:r>
        <w:rPr>
          <w:rFonts w:ascii="Times New Roman" w:hAnsi="Times New Roman" w:cs="Times New Roman"/>
          <w:i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. Jakarta: Departemen Kesehatan RI.</w:t>
      </w:r>
    </w:p>
    <w:p w14:paraId="47150555" w14:textId="7E144956" w:rsidR="00B9769C" w:rsidRDefault="00B9769C" w:rsidP="00B9769C">
      <w:pPr>
        <w:spacing w:before="24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pkes RI. (1989). </w:t>
      </w:r>
      <w:r>
        <w:rPr>
          <w:rFonts w:ascii="Times New Roman" w:hAnsi="Times New Roman" w:cs="Times New Roman"/>
          <w:i/>
          <w:sz w:val="24"/>
          <w:szCs w:val="24"/>
        </w:rPr>
        <w:t>Materia Medika Indonesia. Edisi V</w:t>
      </w:r>
      <w:r>
        <w:rPr>
          <w:rFonts w:ascii="Times New Roman" w:hAnsi="Times New Roman" w:cs="Times New Roman"/>
          <w:sz w:val="24"/>
          <w:szCs w:val="24"/>
        </w:rPr>
        <w:t>. Jakarta: Departemen Kesehatan RI.</w:t>
      </w:r>
    </w:p>
    <w:p w14:paraId="64D0DF07" w14:textId="74CFA064" w:rsidR="001430BC" w:rsidRDefault="001430BC" w:rsidP="001430BC">
      <w:pPr>
        <w:spacing w:before="24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pkes RI. (20</w:t>
      </w:r>
      <w:r w:rsidR="00D8462E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0). </w:t>
      </w:r>
      <w:r>
        <w:rPr>
          <w:rFonts w:ascii="Times New Roman" w:hAnsi="Times New Roman" w:cs="Times New Roman"/>
          <w:i/>
          <w:sz w:val="24"/>
          <w:szCs w:val="24"/>
        </w:rPr>
        <w:t>Farmakope Indonesia. Edisi VI</w:t>
      </w:r>
      <w:r>
        <w:rPr>
          <w:rFonts w:ascii="Times New Roman" w:hAnsi="Times New Roman" w:cs="Times New Roman"/>
          <w:sz w:val="24"/>
          <w:szCs w:val="24"/>
        </w:rPr>
        <w:t>. Jakarta: Departemen Kesehatan RI.</w:t>
      </w:r>
    </w:p>
    <w:p w14:paraId="3C08F30C" w14:textId="46F515CF" w:rsidR="001430BC" w:rsidRDefault="001430BC" w:rsidP="001430BC">
      <w:pPr>
        <w:spacing w:before="24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</w:t>
      </w:r>
      <w:r w:rsidR="001B740C">
        <w:rPr>
          <w:rFonts w:ascii="Times New Roman" w:hAnsi="Times New Roman" w:cs="Times New Roman"/>
          <w:sz w:val="24"/>
          <w:szCs w:val="24"/>
        </w:rPr>
        <w:t>itjen POM</w:t>
      </w:r>
      <w:r>
        <w:rPr>
          <w:rFonts w:ascii="Times New Roman" w:hAnsi="Times New Roman" w:cs="Times New Roman"/>
          <w:sz w:val="24"/>
          <w:szCs w:val="24"/>
        </w:rPr>
        <w:t xml:space="preserve">. (2000). </w:t>
      </w:r>
      <w:r>
        <w:rPr>
          <w:rFonts w:ascii="Times New Roman" w:hAnsi="Times New Roman" w:cs="Times New Roman"/>
          <w:i/>
          <w:sz w:val="24"/>
          <w:szCs w:val="24"/>
        </w:rPr>
        <w:t>Parameter Standar Umum Ekstrak Tumbuhan Obat</w:t>
      </w:r>
      <w:r>
        <w:rPr>
          <w:rFonts w:ascii="Times New Roman" w:hAnsi="Times New Roman" w:cs="Times New Roman"/>
          <w:sz w:val="24"/>
          <w:szCs w:val="24"/>
        </w:rPr>
        <w:t>. Jakarta: Direktorat Jendral Pengawasan Obat dan Makanan Direktorat Pengawasan Obat Tradisional.</w:t>
      </w:r>
    </w:p>
    <w:p w14:paraId="3E60F597" w14:textId="77777777" w:rsidR="001430BC" w:rsidRDefault="001430BC" w:rsidP="001430BC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Febriyanto, Isneni, N., &amp; Muliasari, H. (2021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netapan Kadar Fenolik Total Ekstrak Kulit Buah Kopi Robusta ( Coffea canephora L .) Di Pulau Lombok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>(2), 89–95.</w:t>
      </w:r>
    </w:p>
    <w:p w14:paraId="28BA80B7" w14:textId="77777777" w:rsidR="001430BC" w:rsidRDefault="001430BC" w:rsidP="001430BC">
      <w:pPr>
        <w:spacing w:before="24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andjar, I. G., dan Rohman, A. (2007). </w:t>
      </w:r>
      <w:r>
        <w:rPr>
          <w:rFonts w:ascii="Times New Roman" w:hAnsi="Times New Roman" w:cs="Times New Roman"/>
          <w:i/>
          <w:sz w:val="24"/>
          <w:szCs w:val="24"/>
        </w:rPr>
        <w:t>Kimia Farmasi Analisis</w:t>
      </w:r>
      <w:r>
        <w:rPr>
          <w:rFonts w:ascii="Times New Roman" w:hAnsi="Times New Roman" w:cs="Times New Roman"/>
          <w:sz w:val="24"/>
          <w:szCs w:val="24"/>
        </w:rPr>
        <w:t>. Yogyakarta: Pustaka Pelajar.</w:t>
      </w:r>
    </w:p>
    <w:p w14:paraId="15E8C4AD" w14:textId="77777777" w:rsidR="001430BC" w:rsidRDefault="001430BC" w:rsidP="001430BC">
      <w:pPr>
        <w:spacing w:before="24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andjar, I. G., dan Rohman, A. (2015). </w:t>
      </w:r>
      <w:r>
        <w:rPr>
          <w:rFonts w:ascii="Times New Roman" w:hAnsi="Times New Roman" w:cs="Times New Roman"/>
          <w:i/>
          <w:sz w:val="24"/>
          <w:szCs w:val="24"/>
        </w:rPr>
        <w:t>Kimia Farmasi Analisis</w:t>
      </w:r>
      <w:r>
        <w:rPr>
          <w:rFonts w:ascii="Times New Roman" w:hAnsi="Times New Roman" w:cs="Times New Roman"/>
          <w:sz w:val="24"/>
          <w:szCs w:val="24"/>
        </w:rPr>
        <w:t>. Yogyakarta: Pustaka Pelajar.</w:t>
      </w:r>
    </w:p>
    <w:p w14:paraId="1DCDCC4F" w14:textId="77777777" w:rsidR="001430BC" w:rsidRDefault="001430BC" w:rsidP="001430BC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Hasanah, M., Maharani, B., Munarsih, E., Tinggi, S., Farmasi, I., Pertiwi, B., &amp; Selatan, S. (2017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DAYA ANTIOKSIDAN EKSTRAK DAN FRAKSI DAUN KOPI ROBUSTA ( Coffea robusta ) TERHADAP ANTIOXIDANT OF EXTRACT AND FRACTION Coffea robusta LEAVES WITH DIPHENYLPICRYLHIDRAZYL ( DPPH ) METODH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B23B3A9" w14:textId="77777777" w:rsidR="001430BC" w:rsidRDefault="001430BC" w:rsidP="001430BC">
      <w:pPr>
        <w:spacing w:before="24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rborne, J.B. (1987). </w:t>
      </w:r>
      <w:r>
        <w:rPr>
          <w:rFonts w:ascii="Times New Roman" w:hAnsi="Times New Roman" w:cs="Times New Roman"/>
          <w:i/>
          <w:sz w:val="24"/>
          <w:szCs w:val="24"/>
        </w:rPr>
        <w:t>Metode Fitokimia (Penuntun Cara Modern Menganalisis Tumbuhan)</w:t>
      </w:r>
      <w:r>
        <w:rPr>
          <w:rFonts w:ascii="Times New Roman" w:hAnsi="Times New Roman" w:cs="Times New Roman"/>
          <w:sz w:val="24"/>
          <w:szCs w:val="24"/>
        </w:rPr>
        <w:t xml:space="preserve"> Terbitan Kedua. Bandung: ITB.</w:t>
      </w:r>
    </w:p>
    <w:p w14:paraId="5BA5DF87" w14:textId="2CEA152D" w:rsidR="001430BC" w:rsidRDefault="001430BC" w:rsidP="001430BC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30BC">
        <w:rPr>
          <w:rFonts w:ascii="Times New Roman" w:hAnsi="Times New Roman" w:cs="Times New Roman"/>
          <w:noProof/>
          <w:sz w:val="24"/>
          <w:szCs w:val="24"/>
        </w:rPr>
        <w:t xml:space="preserve">Isnindar, I., Wahyuono, S., Widyarini, S., &amp; Yuswanto, Y. (2017). Aktivitas Antioksidan Buah Kopi Hijau Merapi. </w:t>
      </w:r>
      <w:r w:rsidRPr="001430BC">
        <w:rPr>
          <w:rFonts w:ascii="Times New Roman" w:hAnsi="Times New Roman" w:cs="Times New Roman"/>
          <w:i/>
          <w:iCs/>
          <w:noProof/>
          <w:sz w:val="24"/>
          <w:szCs w:val="24"/>
        </w:rPr>
        <w:t>JPSCR : Journal of Pharmaceutical Science and Clinical Research</w:t>
      </w:r>
      <w:r w:rsidRPr="001430B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430BC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430BC">
        <w:rPr>
          <w:rFonts w:ascii="Times New Roman" w:hAnsi="Times New Roman" w:cs="Times New Roman"/>
          <w:noProof/>
          <w:sz w:val="24"/>
          <w:szCs w:val="24"/>
        </w:rPr>
        <w:t>(02), 130. https://doi.org/10.20961/jpscr.v2i02.11040</w:t>
      </w:r>
    </w:p>
    <w:p w14:paraId="23B046BE" w14:textId="77777777" w:rsidR="001430BC" w:rsidRDefault="001430BC" w:rsidP="001430BC">
      <w:pPr>
        <w:spacing w:before="24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ulianto, T. S. (2019). </w:t>
      </w:r>
      <w:r>
        <w:rPr>
          <w:rFonts w:ascii="Times New Roman" w:hAnsi="Times New Roman" w:cs="Times New Roman"/>
          <w:i/>
          <w:iCs/>
          <w:sz w:val="24"/>
          <w:szCs w:val="24"/>
        </w:rPr>
        <w:t>Fitokimia Tinjauan Metabolit Sekunder dan Skrining Fitokima</w:t>
      </w:r>
      <w:r>
        <w:rPr>
          <w:rFonts w:ascii="Times New Roman" w:hAnsi="Times New Roman" w:cs="Times New Roman"/>
          <w:sz w:val="24"/>
          <w:szCs w:val="24"/>
        </w:rPr>
        <w:t>. Yogyakarta: Universitas Islam Indonesia Press.</w:t>
      </w:r>
    </w:p>
    <w:p w14:paraId="3C96B3AD" w14:textId="488C8353" w:rsidR="001430BC" w:rsidRDefault="001430BC" w:rsidP="001430BC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" w:name="_Hlk141140075"/>
      <w:r>
        <w:rPr>
          <w:rFonts w:ascii="Times New Roman" w:hAnsi="Times New Roman" w:cs="Times New Roman"/>
          <w:noProof/>
          <w:sz w:val="24"/>
          <w:szCs w:val="24"/>
        </w:rPr>
        <w:t xml:space="preserve">Kartika. (2017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solasi Senyawa Flavonoid yang Berpotensi Memiliki Aktivitas Antioksidan dari Daun Kopi Robusta ( Coffea Canephora Pierre Ex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134E39" w:rsidRPr="00134E39">
        <w:t xml:space="preserve"> </w:t>
      </w:r>
      <w:r w:rsidR="00134E39" w:rsidRPr="00134E39">
        <w:rPr>
          <w:rFonts w:ascii="Times New Roman" w:hAnsi="Times New Roman" w:cs="Times New Roman"/>
          <w:noProof/>
          <w:sz w:val="24"/>
          <w:szCs w:val="24"/>
        </w:rPr>
        <w:t xml:space="preserve">Ex </w:t>
      </w:r>
      <w:r w:rsidR="00134E39" w:rsidRPr="00134E39">
        <w:rPr>
          <w:rFonts w:ascii="Times New Roman" w:hAnsi="Times New Roman" w:cs="Times New Roman"/>
          <w:noProof/>
          <w:sz w:val="24"/>
          <w:szCs w:val="24"/>
        </w:rPr>
        <w:lastRenderedPageBreak/>
        <w:t>A.Froehner)</w:t>
      </w:r>
      <w:r w:rsidR="00134E3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134E39" w:rsidRPr="00134E39">
        <w:rPr>
          <w:rFonts w:ascii="Times New Roman" w:hAnsi="Times New Roman" w:cs="Times New Roman"/>
          <w:noProof/>
          <w:sz w:val="24"/>
          <w:szCs w:val="24"/>
        </w:rPr>
        <w:t>Prosiding Farmasi</w:t>
      </w:r>
      <w:r w:rsidR="00134E39">
        <w:rPr>
          <w:rFonts w:ascii="Times New Roman" w:hAnsi="Times New Roman" w:cs="Times New Roman"/>
          <w:noProof/>
          <w:sz w:val="24"/>
          <w:szCs w:val="24"/>
        </w:rPr>
        <w:t>, 5(1).</w:t>
      </w:r>
    </w:p>
    <w:bookmarkEnd w:id="1"/>
    <w:p w14:paraId="7C77C6B7" w14:textId="77777777" w:rsidR="001430BC" w:rsidRDefault="001430BC" w:rsidP="001430BC">
      <w:pPr>
        <w:spacing w:before="24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emenkes RI. (2017). </w:t>
      </w:r>
      <w:r>
        <w:rPr>
          <w:rFonts w:ascii="Times New Roman" w:hAnsi="Times New Roman" w:cs="Times New Roman"/>
          <w:i/>
          <w:iCs/>
          <w:sz w:val="24"/>
          <w:szCs w:val="24"/>
        </w:rPr>
        <w:t>Farmakope Herbal Indonesia.</w:t>
      </w:r>
      <w:r>
        <w:rPr>
          <w:rFonts w:ascii="Times New Roman" w:hAnsi="Times New Roman" w:cs="Times New Roman"/>
          <w:sz w:val="24"/>
          <w:szCs w:val="24"/>
        </w:rPr>
        <w:t xml:space="preserve"> Jakarta: Kementrian Kesehatan Rakyat Indonesia.</w:t>
      </w:r>
    </w:p>
    <w:p w14:paraId="1A0F56A4" w14:textId="77777777" w:rsidR="001430BC" w:rsidRDefault="001430BC" w:rsidP="001430BC">
      <w:pPr>
        <w:spacing w:before="24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ristianti, A. N., N. S. Aminah, M. Tanjung &amp; B. Kurniadi. (2008). </w:t>
      </w:r>
      <w:r>
        <w:rPr>
          <w:rFonts w:ascii="Times New Roman" w:hAnsi="Times New Roman" w:cs="Times New Roman"/>
          <w:i/>
          <w:sz w:val="24"/>
          <w:szCs w:val="24"/>
        </w:rPr>
        <w:t>Buku Ajar Fitokimia</w:t>
      </w:r>
      <w:r>
        <w:rPr>
          <w:rFonts w:ascii="Times New Roman" w:hAnsi="Times New Roman" w:cs="Times New Roman"/>
          <w:sz w:val="24"/>
          <w:szCs w:val="24"/>
        </w:rPr>
        <w:t xml:space="preserve">. Surabaya: Airlangga University Press. 23-47 </w:t>
      </w:r>
    </w:p>
    <w:p w14:paraId="597B844E" w14:textId="77777777" w:rsidR="001430BC" w:rsidRDefault="001430BC" w:rsidP="001430BC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risyanella, &amp; Meinisasti. (2022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KTIFITAS PERLINDUNGAN SINAR UV EKSTRAK ETANOL DAU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>
        <w:rPr>
          <w:rFonts w:ascii="Times New Roman" w:hAnsi="Times New Roman" w:cs="Times New Roman"/>
          <w:noProof/>
          <w:sz w:val="24"/>
          <w:szCs w:val="24"/>
        </w:rPr>
        <w:t>(2).</w:t>
      </w:r>
    </w:p>
    <w:p w14:paraId="728F7D0C" w14:textId="77777777" w:rsidR="001430BC" w:rsidRDefault="001430BC" w:rsidP="001430BC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umalasari, E., Mudjib Nararia, N., &amp; Musiam, S. (2021). </w:t>
      </w:r>
      <w:r w:rsidRPr="001430BC">
        <w:rPr>
          <w:rFonts w:ascii="Times New Roman" w:hAnsi="Times New Roman" w:cs="Times New Roman"/>
          <w:i/>
          <w:iCs/>
          <w:noProof/>
          <w:sz w:val="24"/>
          <w:szCs w:val="24"/>
        </w:rPr>
        <w:t>PENETAPAN KADAR FENOLIK TOTAL EKSTRAK ETANOL 70% DAN FRAKSI ETIL ASETAT DAUN BAWANG DAYAK (Eleutherine palmifolia (L.) Merr) DENGAN METODE SPEKTROFOMETRI UV-VI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Insan Farmasi Indonesi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>
        <w:rPr>
          <w:rFonts w:ascii="Times New Roman" w:hAnsi="Times New Roman" w:cs="Times New Roman"/>
          <w:noProof/>
          <w:sz w:val="24"/>
          <w:szCs w:val="24"/>
        </w:rPr>
        <w:t>(1), 74–84. https://doi.org/10.36387/jifi.v4i1.665</w:t>
      </w:r>
    </w:p>
    <w:p w14:paraId="05BD37F7" w14:textId="77777777" w:rsidR="001430BC" w:rsidRDefault="001430BC" w:rsidP="001430BC">
      <w:pPr>
        <w:spacing w:before="24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n D, Xiao M, Zhao J, Li Z, Xing B, Li X, Kong M, Li L, Zhang Q, Liu Y, Qin W, Wu H &amp; Chen S. 2016. </w:t>
      </w:r>
      <w:r w:rsidRPr="001430BC">
        <w:rPr>
          <w:rFonts w:ascii="Times New Roman" w:hAnsi="Times New Roman" w:cs="Times New Roman"/>
          <w:i/>
          <w:iCs/>
          <w:sz w:val="24"/>
          <w:szCs w:val="24"/>
        </w:rPr>
        <w:t>An Overview of Plant Phenolic Compounds and Their Importance in Human Nutrition and Management of Type 2 Diabetes</w:t>
      </w:r>
      <w:r>
        <w:rPr>
          <w:rFonts w:ascii="Times New Roman" w:hAnsi="Times New Roman" w:cs="Times New Roman"/>
          <w:sz w:val="24"/>
          <w:szCs w:val="24"/>
        </w:rPr>
        <w:t>. Molecules 21(1374): 1-19.</w:t>
      </w:r>
    </w:p>
    <w:p w14:paraId="4718A2EC" w14:textId="77777777" w:rsidR="001430BC" w:rsidRDefault="001430BC" w:rsidP="001430BC">
      <w:pPr>
        <w:spacing w:before="24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ugroho, A. (2017). </w:t>
      </w:r>
      <w:r>
        <w:rPr>
          <w:rFonts w:ascii="Times New Roman" w:hAnsi="Times New Roman" w:cs="Times New Roman"/>
          <w:i/>
          <w:iCs/>
          <w:sz w:val="24"/>
          <w:szCs w:val="24"/>
        </w:rPr>
        <w:t>BUKU AJAR TEKNOLOGI BAHAN ALAM</w:t>
      </w:r>
      <w:r>
        <w:rPr>
          <w:rFonts w:ascii="Times New Roman" w:hAnsi="Times New Roman" w:cs="Times New Roman"/>
          <w:sz w:val="24"/>
          <w:szCs w:val="24"/>
        </w:rPr>
        <w:t>. Banjarmasin: Lambung Mangkurat University Press.</w:t>
      </w:r>
    </w:p>
    <w:p w14:paraId="172F0750" w14:textId="77777777" w:rsidR="001430BC" w:rsidRDefault="001430BC" w:rsidP="001430BC">
      <w:pPr>
        <w:spacing w:before="24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zcan T, Akpinar-Bayizit A, Yilmaz-Ersan L &amp; Delikanli B. 2014. </w:t>
      </w:r>
      <w:r w:rsidRPr="00B568C5">
        <w:rPr>
          <w:rFonts w:ascii="Times New Roman" w:hAnsi="Times New Roman" w:cs="Times New Roman"/>
          <w:i/>
          <w:iCs/>
          <w:sz w:val="24"/>
          <w:szCs w:val="24"/>
        </w:rPr>
        <w:t xml:space="preserve">Phenolics in human health. International Journal of Chemical Engineering and Application </w:t>
      </w:r>
      <w:r>
        <w:rPr>
          <w:rFonts w:ascii="Times New Roman" w:hAnsi="Times New Roman" w:cs="Times New Roman"/>
          <w:sz w:val="24"/>
          <w:szCs w:val="24"/>
        </w:rPr>
        <w:t>5(5): 393-396.</w:t>
      </w:r>
    </w:p>
    <w:p w14:paraId="023837CC" w14:textId="77777777" w:rsidR="001430BC" w:rsidRDefault="001430BC" w:rsidP="001430BC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ratiwi, D., &amp; Wardaniati, I. (2022). </w:t>
      </w:r>
      <w:r w:rsidRPr="00B568C5">
        <w:rPr>
          <w:rFonts w:ascii="Times New Roman" w:hAnsi="Times New Roman" w:cs="Times New Roman"/>
          <w:i/>
          <w:iCs/>
          <w:noProof/>
          <w:sz w:val="24"/>
          <w:szCs w:val="24"/>
        </w:rPr>
        <w:t>Penetapan Kadar Fenolik Total dan Aktivitas Antioksidan Ekstrak Etanol Rimpang Kunyit pada Berbagai Fraks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Ilmiah Farmas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>
        <w:rPr>
          <w:rFonts w:ascii="Times New Roman" w:hAnsi="Times New Roman" w:cs="Times New Roman"/>
          <w:noProof/>
          <w:sz w:val="24"/>
          <w:szCs w:val="24"/>
        </w:rPr>
        <w:t>(1), 41–48.</w:t>
      </w:r>
    </w:p>
    <w:p w14:paraId="41C13545" w14:textId="77777777" w:rsidR="001430BC" w:rsidRDefault="001430BC" w:rsidP="001430BC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ristiana, D. Y., &amp; Susanti, S. (2017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ntioksidan dan Kadar Fenol Berbagai Ekstrak Daun Kopi ( Coffea sp . ): Potensi Aplikasi Bahan Alami untuk Fortifikasi Pang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>
        <w:rPr>
          <w:rFonts w:ascii="Times New Roman" w:hAnsi="Times New Roman" w:cs="Times New Roman"/>
          <w:noProof/>
          <w:sz w:val="24"/>
          <w:szCs w:val="24"/>
        </w:rPr>
        <w:t>(2), 89–92.</w:t>
      </w:r>
    </w:p>
    <w:p w14:paraId="638E48B3" w14:textId="6B255486" w:rsidR="009E1C7E" w:rsidRDefault="001430BC" w:rsidP="009E1C7E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uspitasari, A. D., Anwar, F. F., &amp; Faizah, N. G. A. (2019). </w:t>
      </w:r>
      <w:r w:rsidR="00C17761" w:rsidRPr="00C17761">
        <w:rPr>
          <w:rFonts w:ascii="Times New Roman" w:hAnsi="Times New Roman" w:cs="Times New Roman"/>
          <w:i/>
          <w:iCs/>
          <w:noProof/>
          <w:sz w:val="24"/>
          <w:szCs w:val="24"/>
        </w:rPr>
        <w:t>AKTIVITAS ANTIOKSIDAN, PENETAPAN KADAR FENOLIK TOTAL DAN FLAVONOID TOTAL EKSTRAK ETANOL, ETIL ASETAT, DAN n-HEKSAN DAUN PETAI (Parkia speciosa Hassk.)</w:t>
      </w:r>
      <w:r w:rsidR="00C1776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C17761" w:rsidRPr="00C17761">
        <w:rPr>
          <w:rFonts w:ascii="Times New Roman" w:hAnsi="Times New Roman" w:cs="Times New Roman"/>
          <w:noProof/>
          <w:sz w:val="24"/>
          <w:szCs w:val="24"/>
        </w:rPr>
        <w:t xml:space="preserve">Jurnal Ilmiah Teknosains, </w:t>
      </w:r>
      <w:r w:rsidR="00C17761">
        <w:rPr>
          <w:rFonts w:ascii="Times New Roman" w:hAnsi="Times New Roman" w:cs="Times New Roman"/>
          <w:noProof/>
          <w:sz w:val="24"/>
          <w:szCs w:val="24"/>
        </w:rPr>
        <w:t>5(</w:t>
      </w:r>
      <w:r w:rsidR="00C17761" w:rsidRPr="00C17761">
        <w:rPr>
          <w:rFonts w:ascii="Times New Roman" w:hAnsi="Times New Roman" w:cs="Times New Roman"/>
          <w:noProof/>
          <w:sz w:val="24"/>
          <w:szCs w:val="24"/>
        </w:rPr>
        <w:t>1</w:t>
      </w:r>
      <w:r w:rsidR="00C17761">
        <w:rPr>
          <w:rFonts w:ascii="Times New Roman" w:hAnsi="Times New Roman" w:cs="Times New Roman"/>
          <w:noProof/>
          <w:sz w:val="24"/>
          <w:szCs w:val="24"/>
        </w:rPr>
        <w:t>).</w:t>
      </w:r>
    </w:p>
    <w:p w14:paraId="35A0A229" w14:textId="77777777" w:rsidR="001430BC" w:rsidRDefault="001430BC" w:rsidP="001430BC">
      <w:pPr>
        <w:spacing w:before="24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ahayu, F., Jose, C., dan Haryani, Y., (2015). </w:t>
      </w:r>
      <w:r>
        <w:rPr>
          <w:rFonts w:ascii="Times New Roman" w:hAnsi="Times New Roman" w:cs="Times New Roman"/>
          <w:i/>
          <w:iCs/>
          <w:sz w:val="24"/>
          <w:szCs w:val="24"/>
        </w:rPr>
        <w:t>Total Fenolik, Flavonoid, dan Aktivitas Antioksidan Dari Produk Teh Hijau dan Teh Hitam Tanaman Bangun-Bangun (Coleus Amboinicus) dengan Perlakuan Ett Rumput Paitan</w:t>
      </w:r>
      <w:r>
        <w:rPr>
          <w:rFonts w:ascii="Times New Roman" w:hAnsi="Times New Roman" w:cs="Times New Roman"/>
          <w:sz w:val="24"/>
          <w:szCs w:val="24"/>
        </w:rPr>
        <w:t>. JOM FMIPA, 2(1).</w:t>
      </w:r>
    </w:p>
    <w:p w14:paraId="77579F07" w14:textId="70DBC8C8" w:rsidR="009E1C7E" w:rsidRDefault="009E1C7E" w:rsidP="001430BC">
      <w:pPr>
        <w:spacing w:before="24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9E1C7E">
        <w:rPr>
          <w:rFonts w:ascii="Times New Roman" w:hAnsi="Times New Roman" w:cs="Times New Roman"/>
          <w:sz w:val="24"/>
          <w:szCs w:val="24"/>
        </w:rPr>
        <w:t xml:space="preserve">Randriani, E. dan Dani. 2018. </w:t>
      </w:r>
      <w:r w:rsidRPr="009E1C7E">
        <w:rPr>
          <w:rFonts w:ascii="Times New Roman" w:hAnsi="Times New Roman" w:cs="Times New Roman"/>
          <w:i/>
          <w:iCs/>
          <w:sz w:val="24"/>
          <w:szCs w:val="24"/>
        </w:rPr>
        <w:t>Pengenalan Varietas Unggul Kopi</w:t>
      </w:r>
      <w:r w:rsidRPr="009E1C7E">
        <w:rPr>
          <w:rFonts w:ascii="Times New Roman" w:hAnsi="Times New Roman" w:cs="Times New Roman"/>
          <w:sz w:val="24"/>
          <w:szCs w:val="24"/>
        </w:rPr>
        <w:t>. Jakarta: IAARD Press.</w:t>
      </w:r>
    </w:p>
    <w:p w14:paraId="6E79D835" w14:textId="77777777" w:rsidR="001430BC" w:rsidRDefault="001430BC" w:rsidP="001430BC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etnaningtyas et al. (2017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Uji Aktivitas Antioksidan Kombinasi Daun Kopi Arabika (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>
        <w:rPr>
          <w:rFonts w:ascii="Times New Roman" w:hAnsi="Times New Roman" w:cs="Times New Roman"/>
          <w:noProof/>
          <w:sz w:val="24"/>
          <w:szCs w:val="24"/>
        </w:rPr>
        <w:t>(1), 26–32.</w:t>
      </w:r>
    </w:p>
    <w:p w14:paraId="536856E0" w14:textId="77777777" w:rsidR="001430BC" w:rsidRDefault="001430BC" w:rsidP="001430BC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ondonuwu, S. D. J., Suryanto, E., &amp; Sudewi, S. (2017). </w:t>
      </w:r>
      <w:r w:rsidRPr="00B568C5">
        <w:rPr>
          <w:rFonts w:ascii="Times New Roman" w:hAnsi="Times New Roman" w:cs="Times New Roman"/>
          <w:i/>
          <w:iCs/>
          <w:noProof/>
          <w:sz w:val="24"/>
          <w:szCs w:val="24"/>
        </w:rPr>
        <w:t>Kandungan Total Fenolik dan Aktivitas Antioksdian dari Fraksi Pelarut Sagu Baruk (Arenga microcharpa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Chemistry Progres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>
        <w:rPr>
          <w:rFonts w:ascii="Times New Roman" w:hAnsi="Times New Roman" w:cs="Times New Roman"/>
          <w:noProof/>
          <w:sz w:val="24"/>
          <w:szCs w:val="24"/>
        </w:rPr>
        <w:t>(1), 2–5.</w:t>
      </w:r>
    </w:p>
    <w:p w14:paraId="64D99F52" w14:textId="77777777" w:rsidR="001430BC" w:rsidRDefault="001430BC" w:rsidP="001430BC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osalia, E., Marcellia, S., &amp; ULfa, A. M. (2021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Uji aktivitas antioksidan sediaan lotion dari ekstrak daun kopi robust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>
        <w:rPr>
          <w:rFonts w:ascii="Times New Roman" w:hAnsi="Times New Roman" w:cs="Times New Roman"/>
          <w:noProof/>
          <w:sz w:val="24"/>
          <w:szCs w:val="24"/>
        </w:rPr>
        <w:t>, 342–349.</w:t>
      </w:r>
    </w:p>
    <w:p w14:paraId="0BC205BA" w14:textId="77777777" w:rsidR="001430BC" w:rsidRDefault="001430BC" w:rsidP="001430BC">
      <w:pPr>
        <w:spacing w:before="24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rker, S. D., Latif, Z., &amp; Gray, A. I. (2006). </w:t>
      </w:r>
      <w:r>
        <w:rPr>
          <w:rFonts w:ascii="Times New Roman" w:hAnsi="Times New Roman" w:cs="Times New Roman"/>
          <w:i/>
          <w:sz w:val="24"/>
          <w:szCs w:val="24"/>
        </w:rPr>
        <w:t>Natural product iIsolation. Editor. Natural Product Isolation. 2nd ed. Totowa (New Jersey</w:t>
      </w:r>
      <w:r>
        <w:rPr>
          <w:rFonts w:ascii="Times New Roman" w:hAnsi="Times New Roman" w:cs="Times New Roman"/>
          <w:sz w:val="24"/>
          <w:szCs w:val="24"/>
        </w:rPr>
        <w:t xml:space="preserve">). Humana Press Inc. </w:t>
      </w:r>
    </w:p>
    <w:p w14:paraId="2D626A7E" w14:textId="77777777" w:rsidR="001430BC" w:rsidRDefault="001430BC" w:rsidP="001430BC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eptia Ningsih, D., Henri, H., Roanisca, O., &amp; Gus Mahardika, R. (2020). </w:t>
      </w:r>
      <w:r w:rsidRPr="00B568C5">
        <w:rPr>
          <w:rFonts w:ascii="Times New Roman" w:hAnsi="Times New Roman" w:cs="Times New Roman"/>
          <w:i/>
          <w:iCs/>
          <w:noProof/>
          <w:sz w:val="24"/>
          <w:szCs w:val="24"/>
        </w:rPr>
        <w:t>Skrining Fitokimia dan Penetapan Kandungan Total Fenolik Ekstrak Daun Tumbuhan Sapu-Sapu (Baeckea frutescens L.)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Biotropika: Journal of Tropical Biology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>
        <w:rPr>
          <w:rFonts w:ascii="Times New Roman" w:hAnsi="Times New Roman" w:cs="Times New Roman"/>
          <w:noProof/>
          <w:sz w:val="24"/>
          <w:szCs w:val="24"/>
        </w:rPr>
        <w:t>(3), 178–185. https://doi.org/10.21776/ub.biotropika.2020.008.03.06</w:t>
      </w:r>
    </w:p>
    <w:p w14:paraId="339C26E9" w14:textId="77777777" w:rsidR="001430BC" w:rsidRDefault="001430BC" w:rsidP="001430BC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haryanto, &amp; Prima, D. A. N. (2020). </w:t>
      </w:r>
      <w:r w:rsidRPr="00B568C5">
        <w:rPr>
          <w:rFonts w:ascii="Times New Roman" w:hAnsi="Times New Roman" w:cs="Times New Roman"/>
          <w:i/>
          <w:iCs/>
          <w:noProof/>
          <w:sz w:val="24"/>
          <w:szCs w:val="24"/>
        </w:rPr>
        <w:t>Penetepan Kadar Flavonoid Total pada Daun Ubi Jalar Ungu (Ipomoea batatas L.) yang Berpotensi Sebagai Hepatoprotektor dengan Metode Spektrofotometri UV-Vis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Cendekia Journal of Pharmacy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>
        <w:rPr>
          <w:rFonts w:ascii="Times New Roman" w:hAnsi="Times New Roman" w:cs="Times New Roman"/>
          <w:noProof/>
          <w:sz w:val="24"/>
          <w:szCs w:val="24"/>
        </w:rPr>
        <w:t>(2), 110–119.</w:t>
      </w:r>
    </w:p>
    <w:p w14:paraId="088D88E5" w14:textId="77777777" w:rsidR="001430BC" w:rsidRDefault="001430BC" w:rsidP="001430BC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Wahdaningsih, S., Wahyuono, S., Riyanto, S., &amp; Murwanti, R. (2017). </w:t>
      </w:r>
      <w:r w:rsidRPr="00B568C5">
        <w:rPr>
          <w:rFonts w:ascii="Times New Roman" w:hAnsi="Times New Roman" w:cs="Times New Roman"/>
          <w:i/>
          <w:iCs/>
          <w:noProof/>
          <w:sz w:val="24"/>
          <w:szCs w:val="24"/>
        </w:rPr>
        <w:t>Penetapan Kadar Fenolik Total Dan Flavonoid Total Ekstrak Metanol Dan Fraksi Etil Asetat Kulit Buah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Ilmiah Farmas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>
        <w:rPr>
          <w:rFonts w:ascii="Times New Roman" w:hAnsi="Times New Roman" w:cs="Times New Roman"/>
          <w:noProof/>
          <w:sz w:val="24"/>
          <w:szCs w:val="24"/>
        </w:rPr>
        <w:t>(3), 295–301.</w:t>
      </w:r>
    </w:p>
    <w:p w14:paraId="38C98146" w14:textId="77777777" w:rsidR="001430BC" w:rsidRDefault="001430BC" w:rsidP="001430BC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Winata, H. S., Muhammad, A., Nasution, M. A., Rezaldi, F., &amp; Sembiring, A. S. F. B. (2023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OURNAL OF AGROMEDICINE AND MEDICAL SCIENCES ( AMS ) ISSN : 2460-9048 ( Print ), ISSN : 2714-5654 ( Electronic ) Available online at http://jurnal.unej.ac.id/index.php/JAM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>
        <w:rPr>
          <w:rFonts w:ascii="Times New Roman" w:hAnsi="Times New Roman" w:cs="Times New Roman"/>
          <w:noProof/>
          <w:sz w:val="24"/>
          <w:szCs w:val="24"/>
        </w:rPr>
        <w:t>(3), 156–161.</w:t>
      </w:r>
    </w:p>
    <w:p w14:paraId="7841846A" w14:textId="25712A3B" w:rsidR="002D4F19" w:rsidRDefault="001430BC" w:rsidP="001430BC">
      <w:pPr>
        <w:spacing w:before="240" w:line="240" w:lineRule="auto"/>
        <w:ind w:left="851" w:hanging="851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003162AB" w14:textId="77777777" w:rsidR="002D4F19" w:rsidRDefault="002D4F19" w:rsidP="002D4F19">
      <w:pPr>
        <w:spacing w:line="360" w:lineRule="auto"/>
        <w:ind w:left="851" w:hanging="851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405E6CB" w14:textId="77777777" w:rsidR="002D4F19" w:rsidRDefault="002D4F19" w:rsidP="002D4F19">
      <w:pPr>
        <w:spacing w:line="360" w:lineRule="auto"/>
        <w:ind w:left="851" w:hanging="851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87C1BA6" w14:textId="77777777" w:rsidR="002D4F19" w:rsidRDefault="002D4F19" w:rsidP="002D4F19">
      <w:pPr>
        <w:spacing w:line="360" w:lineRule="auto"/>
        <w:ind w:left="851" w:hanging="851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F5D96F5" w14:textId="77777777" w:rsidR="00377CF1" w:rsidRDefault="00377CF1" w:rsidP="003D5A4D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B3CF554" w14:textId="77777777" w:rsidR="00377CF1" w:rsidRDefault="00377CF1" w:rsidP="003D5A4D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8D8002D" w14:textId="77777777" w:rsidR="00377CF1" w:rsidRDefault="00377CF1" w:rsidP="003D5A4D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2" w:name="_GoBack"/>
      <w:bookmarkEnd w:id="2"/>
    </w:p>
    <w:sectPr w:rsidR="00377CF1" w:rsidSect="004F0603">
      <w:headerReference w:type="default" r:id="rId9"/>
      <w:footerReference w:type="default" r:id="rId10"/>
      <w:pgSz w:w="11906" w:h="16838"/>
      <w:pgMar w:top="1701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5FFC0FD" w14:textId="77777777" w:rsidR="00165648" w:rsidRDefault="00165648" w:rsidP="00014D80">
      <w:pPr>
        <w:spacing w:after="0" w:line="240" w:lineRule="auto"/>
      </w:pPr>
      <w:r>
        <w:separator/>
      </w:r>
    </w:p>
  </w:endnote>
  <w:endnote w:type="continuationSeparator" w:id="0">
    <w:p w14:paraId="55B0D844" w14:textId="77777777" w:rsidR="00165648" w:rsidRDefault="00165648" w:rsidP="00014D8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NewRomanPSMT-Identity-H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altName w:val="Arial"/>
    <w:charset w:val="00"/>
    <w:family w:val="swiss"/>
    <w:pitch w:val="variable"/>
    <w:sig w:usb0="00000000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1CFEFEA" w14:textId="69C861A2" w:rsidR="00A17688" w:rsidRDefault="00A17688">
    <w:pPr>
      <w:pStyle w:val="Footer"/>
      <w:jc w:val="center"/>
    </w:pPr>
  </w:p>
  <w:p w14:paraId="0133C7E4" w14:textId="77777777" w:rsidR="00A17688" w:rsidRDefault="00A17688" w:rsidP="0023795F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C14C9F4" w14:textId="77777777" w:rsidR="00165648" w:rsidRDefault="00165648" w:rsidP="00014D80">
      <w:pPr>
        <w:spacing w:after="0" w:line="240" w:lineRule="auto"/>
      </w:pPr>
      <w:r>
        <w:separator/>
      </w:r>
    </w:p>
  </w:footnote>
  <w:footnote w:type="continuationSeparator" w:id="0">
    <w:p w14:paraId="5CA27D92" w14:textId="77777777" w:rsidR="00165648" w:rsidRDefault="00165648" w:rsidP="00014D8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391726362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14:paraId="45144506" w14:textId="26569649" w:rsidR="00A17688" w:rsidRPr="00A17688" w:rsidRDefault="00A17688">
        <w:pPr>
          <w:pStyle w:val="Header"/>
          <w:jc w:val="right"/>
          <w:rPr>
            <w:rFonts w:ascii="Times New Roman" w:hAnsi="Times New Roman" w:cs="Times New Roman"/>
            <w:sz w:val="24"/>
          </w:rPr>
        </w:pPr>
        <w:r w:rsidRPr="00A17688">
          <w:rPr>
            <w:rFonts w:ascii="Times New Roman" w:hAnsi="Times New Roman" w:cs="Times New Roman"/>
            <w:sz w:val="24"/>
          </w:rPr>
          <w:fldChar w:fldCharType="begin"/>
        </w:r>
        <w:r w:rsidRPr="00A17688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A17688">
          <w:rPr>
            <w:rFonts w:ascii="Times New Roman" w:hAnsi="Times New Roman" w:cs="Times New Roman"/>
            <w:sz w:val="24"/>
          </w:rPr>
          <w:fldChar w:fldCharType="separate"/>
        </w:r>
        <w:r w:rsidR="00E276F4">
          <w:rPr>
            <w:rFonts w:ascii="Times New Roman" w:hAnsi="Times New Roman" w:cs="Times New Roman"/>
            <w:noProof/>
            <w:sz w:val="24"/>
          </w:rPr>
          <w:t>3</w:t>
        </w:r>
        <w:r w:rsidRPr="00A17688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14:paraId="44A690F8" w14:textId="77777777" w:rsidR="00A17688" w:rsidRDefault="00A17688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AE16EE"/>
    <w:multiLevelType w:val="hybridMultilevel"/>
    <w:tmpl w:val="C4D267C6"/>
    <w:lvl w:ilvl="0" w:tplc="79C8574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04304A58"/>
    <w:multiLevelType w:val="hybridMultilevel"/>
    <w:tmpl w:val="BC989C86"/>
    <w:lvl w:ilvl="0" w:tplc="B132819A">
      <w:start w:val="1"/>
      <w:numFmt w:val="decimal"/>
      <w:lvlText w:val="2.6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732464D"/>
    <w:multiLevelType w:val="hybridMultilevel"/>
    <w:tmpl w:val="13F63314"/>
    <w:lvl w:ilvl="0" w:tplc="3A22B530">
      <w:start w:val="1"/>
      <w:numFmt w:val="decimal"/>
      <w:lvlText w:val="4.3.%1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E057802"/>
    <w:multiLevelType w:val="hybridMultilevel"/>
    <w:tmpl w:val="900EEA7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EAA5035"/>
    <w:multiLevelType w:val="hybridMultilevel"/>
    <w:tmpl w:val="76C86F56"/>
    <w:lvl w:ilvl="0" w:tplc="12083FC6">
      <w:start w:val="1"/>
      <w:numFmt w:val="decimal"/>
      <w:lvlText w:val="%1."/>
      <w:lvlJc w:val="left"/>
      <w:pPr>
        <w:ind w:left="1440" w:hanging="360"/>
      </w:pPr>
      <w:rPr>
        <w:rFonts w:ascii="Times New Roman" w:eastAsia="TimesNewRomanPSMT-Identity-H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>
    <w:nsid w:val="12810696"/>
    <w:multiLevelType w:val="hybridMultilevel"/>
    <w:tmpl w:val="8BC6B79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4913596"/>
    <w:multiLevelType w:val="hybridMultilevel"/>
    <w:tmpl w:val="94DA11C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5440B56"/>
    <w:multiLevelType w:val="hybridMultilevel"/>
    <w:tmpl w:val="D8EA306E"/>
    <w:lvl w:ilvl="0" w:tplc="3BFCB2E6">
      <w:start w:val="1"/>
      <w:numFmt w:val="decimal"/>
      <w:lvlText w:val="%1."/>
      <w:lvlJc w:val="left"/>
      <w:pPr>
        <w:ind w:left="1080" w:hanging="360"/>
      </w:pPr>
      <w:rPr>
        <w:rFonts w:ascii="Times New Roman" w:eastAsiaTheme="minorEastAsia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1DE05DC5"/>
    <w:multiLevelType w:val="hybridMultilevel"/>
    <w:tmpl w:val="E296463A"/>
    <w:lvl w:ilvl="0" w:tplc="A94A192A">
      <w:start w:val="1"/>
      <w:numFmt w:val="decimal"/>
      <w:lvlText w:val="%1."/>
      <w:lvlJc w:val="left"/>
      <w:pPr>
        <w:ind w:left="720" w:hanging="360"/>
      </w:pPr>
      <w:rPr>
        <w:rFonts w:ascii="Times New Roman" w:eastAsia="TimesNewRomanPSMT-Identity-H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70A75A3"/>
    <w:multiLevelType w:val="hybridMultilevel"/>
    <w:tmpl w:val="79CCF818"/>
    <w:lvl w:ilvl="0" w:tplc="4AEA4514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290F4CEE"/>
    <w:multiLevelType w:val="hybridMultilevel"/>
    <w:tmpl w:val="D006368A"/>
    <w:lvl w:ilvl="0" w:tplc="811CA698">
      <w:start w:val="1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13F0D07"/>
    <w:multiLevelType w:val="hybridMultilevel"/>
    <w:tmpl w:val="132A8682"/>
    <w:lvl w:ilvl="0" w:tplc="5028935A">
      <w:start w:val="1"/>
      <w:numFmt w:val="decimal"/>
      <w:lvlText w:val="2.11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35E6D14"/>
    <w:multiLevelType w:val="hybridMultilevel"/>
    <w:tmpl w:val="D924D042"/>
    <w:lvl w:ilvl="0" w:tplc="2CA4EF6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3824220"/>
    <w:multiLevelType w:val="multilevel"/>
    <w:tmpl w:val="6E785B1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5"/>
      <w:numFmt w:val="decimal"/>
      <w:isLgl/>
      <w:lvlText w:val="%1.%2"/>
      <w:lvlJc w:val="left"/>
      <w:pPr>
        <w:ind w:left="183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30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405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639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77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873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0080" w:hanging="1800"/>
      </w:pPr>
      <w:rPr>
        <w:rFonts w:hint="default"/>
      </w:rPr>
    </w:lvl>
  </w:abstractNum>
  <w:abstractNum w:abstractNumId="14">
    <w:nsid w:val="34501667"/>
    <w:multiLevelType w:val="hybridMultilevel"/>
    <w:tmpl w:val="BA561C72"/>
    <w:lvl w:ilvl="0" w:tplc="F3B2A8A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5D44E97"/>
    <w:multiLevelType w:val="hybridMultilevel"/>
    <w:tmpl w:val="8286DA24"/>
    <w:lvl w:ilvl="0" w:tplc="C33ECC88">
      <w:start w:val="1"/>
      <w:numFmt w:val="decimal"/>
      <w:lvlText w:val="2.3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7894592"/>
    <w:multiLevelType w:val="hybridMultilevel"/>
    <w:tmpl w:val="19900EB0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C7935DC"/>
    <w:multiLevelType w:val="hybridMultilevel"/>
    <w:tmpl w:val="19A06166"/>
    <w:lvl w:ilvl="0" w:tplc="84005B7E">
      <w:start w:val="1"/>
      <w:numFmt w:val="decimal"/>
      <w:lvlText w:val="3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3C943541"/>
    <w:multiLevelType w:val="hybridMultilevel"/>
    <w:tmpl w:val="E09C3D32"/>
    <w:lvl w:ilvl="0" w:tplc="8C4A7A6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40316367"/>
    <w:multiLevelType w:val="hybridMultilevel"/>
    <w:tmpl w:val="F20A1C18"/>
    <w:lvl w:ilvl="0" w:tplc="B1E04A2E">
      <w:start w:val="1"/>
      <w:numFmt w:val="decimal"/>
      <w:lvlText w:val="3.10.%1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>
    <w:nsid w:val="40996B1E"/>
    <w:multiLevelType w:val="hybridMultilevel"/>
    <w:tmpl w:val="22128C20"/>
    <w:lvl w:ilvl="0" w:tplc="38090019">
      <w:start w:val="1"/>
      <w:numFmt w:val="lowerLetter"/>
      <w:lvlText w:val="%1."/>
      <w:lvlJc w:val="left"/>
      <w:pPr>
        <w:ind w:left="1080" w:hanging="360"/>
      </w:pPr>
    </w:lvl>
    <w:lvl w:ilvl="1" w:tplc="38090019">
      <w:start w:val="1"/>
      <w:numFmt w:val="lowerLetter"/>
      <w:lvlText w:val="%2."/>
      <w:lvlJc w:val="left"/>
      <w:pPr>
        <w:ind w:left="1800" w:hanging="360"/>
      </w:pPr>
    </w:lvl>
    <w:lvl w:ilvl="2" w:tplc="BEE255C0">
      <w:start w:val="1"/>
      <w:numFmt w:val="decimal"/>
      <w:lvlText w:val="3.5.%3"/>
      <w:lvlJc w:val="left"/>
      <w:pPr>
        <w:ind w:left="2700" w:hanging="360"/>
      </w:pPr>
      <w:rPr>
        <w:rFonts w:hint="default"/>
      </w:rPr>
    </w:lvl>
    <w:lvl w:ilvl="3" w:tplc="90E673E8">
      <w:start w:val="1"/>
      <w:numFmt w:val="decimal"/>
      <w:lvlText w:val="3.7.%4"/>
      <w:lvlJc w:val="left"/>
      <w:pPr>
        <w:ind w:left="3240" w:hanging="360"/>
      </w:pPr>
      <w:rPr>
        <w:rFonts w:hint="default"/>
      </w:rPr>
    </w:lvl>
    <w:lvl w:ilvl="4" w:tplc="12083FC6">
      <w:start w:val="1"/>
      <w:numFmt w:val="decimal"/>
      <w:lvlText w:val="%5."/>
      <w:lvlJc w:val="left"/>
      <w:pPr>
        <w:ind w:left="3960" w:hanging="360"/>
      </w:pPr>
      <w:rPr>
        <w:rFonts w:ascii="Times New Roman" w:eastAsia="TimesNewRomanPSMT-Identity-H" w:hAnsi="Times New Roman" w:cs="Times New Roman"/>
      </w:r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>
    <w:nsid w:val="40B658EA"/>
    <w:multiLevelType w:val="multilevel"/>
    <w:tmpl w:val="A2E818C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8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1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2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8" w:hanging="1800"/>
      </w:pPr>
      <w:rPr>
        <w:rFonts w:hint="default"/>
      </w:rPr>
    </w:lvl>
  </w:abstractNum>
  <w:abstractNum w:abstractNumId="22">
    <w:nsid w:val="42FB4F71"/>
    <w:multiLevelType w:val="hybridMultilevel"/>
    <w:tmpl w:val="C5C23B18"/>
    <w:lvl w:ilvl="0" w:tplc="ABCAD7A8">
      <w:start w:val="1"/>
      <w:numFmt w:val="decimal"/>
      <w:lvlText w:val="3.2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434B4ECA"/>
    <w:multiLevelType w:val="hybridMultilevel"/>
    <w:tmpl w:val="1E8E79B4"/>
    <w:lvl w:ilvl="0" w:tplc="8E4C83D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62B2717"/>
    <w:multiLevelType w:val="hybridMultilevel"/>
    <w:tmpl w:val="22D2476E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C4007A8"/>
    <w:multiLevelType w:val="hybridMultilevel"/>
    <w:tmpl w:val="C3AE82DC"/>
    <w:lvl w:ilvl="0" w:tplc="12083FC6">
      <w:start w:val="1"/>
      <w:numFmt w:val="decimal"/>
      <w:lvlText w:val="%1."/>
      <w:lvlJc w:val="left"/>
      <w:pPr>
        <w:ind w:left="720" w:hanging="360"/>
      </w:pPr>
      <w:rPr>
        <w:rFonts w:ascii="Times New Roman" w:eastAsia="TimesNewRomanPSMT-Identity-H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4E223B3D"/>
    <w:multiLevelType w:val="hybridMultilevel"/>
    <w:tmpl w:val="C64E462E"/>
    <w:lvl w:ilvl="0" w:tplc="2A24F6EE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50050DDE"/>
    <w:multiLevelType w:val="hybridMultilevel"/>
    <w:tmpl w:val="551C973E"/>
    <w:lvl w:ilvl="0" w:tplc="EA846E56">
      <w:start w:val="1"/>
      <w:numFmt w:val="decimal"/>
      <w:lvlText w:val="3.6.%1"/>
      <w:lvlJc w:val="left"/>
      <w:pPr>
        <w:ind w:left="21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8">
    <w:nsid w:val="50336C4B"/>
    <w:multiLevelType w:val="hybridMultilevel"/>
    <w:tmpl w:val="818696B0"/>
    <w:lvl w:ilvl="0" w:tplc="D7822FDA">
      <w:start w:val="1"/>
      <w:numFmt w:val="decimal"/>
      <w:lvlText w:val="3.1.%1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9">
    <w:nsid w:val="574B283E"/>
    <w:multiLevelType w:val="hybridMultilevel"/>
    <w:tmpl w:val="BF42BD38"/>
    <w:lvl w:ilvl="0" w:tplc="8C4A7A6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584F224E"/>
    <w:multiLevelType w:val="hybridMultilevel"/>
    <w:tmpl w:val="22D2476E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5C81103B"/>
    <w:multiLevelType w:val="hybridMultilevel"/>
    <w:tmpl w:val="8E362A86"/>
    <w:lvl w:ilvl="0" w:tplc="8C4A7A6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5DE57565"/>
    <w:multiLevelType w:val="hybridMultilevel"/>
    <w:tmpl w:val="BB4A8742"/>
    <w:lvl w:ilvl="0" w:tplc="8AC2B8B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628C57E4"/>
    <w:multiLevelType w:val="hybridMultilevel"/>
    <w:tmpl w:val="E7E856A6"/>
    <w:lvl w:ilvl="0" w:tplc="9CCCC38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>
    <w:nsid w:val="69763147"/>
    <w:multiLevelType w:val="hybridMultilevel"/>
    <w:tmpl w:val="663C710E"/>
    <w:lvl w:ilvl="0" w:tplc="16F8A452">
      <w:start w:val="1"/>
      <w:numFmt w:val="decimal"/>
      <w:lvlText w:val="2.1.%1"/>
      <w:lvlJc w:val="left"/>
      <w:pPr>
        <w:ind w:left="43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5040" w:hanging="360"/>
      </w:pPr>
    </w:lvl>
    <w:lvl w:ilvl="2" w:tplc="3809001B" w:tentative="1">
      <w:start w:val="1"/>
      <w:numFmt w:val="lowerRoman"/>
      <w:lvlText w:val="%3."/>
      <w:lvlJc w:val="right"/>
      <w:pPr>
        <w:ind w:left="5760" w:hanging="180"/>
      </w:pPr>
    </w:lvl>
    <w:lvl w:ilvl="3" w:tplc="3809000F" w:tentative="1">
      <w:start w:val="1"/>
      <w:numFmt w:val="decimal"/>
      <w:lvlText w:val="%4."/>
      <w:lvlJc w:val="left"/>
      <w:pPr>
        <w:ind w:left="6480" w:hanging="360"/>
      </w:pPr>
    </w:lvl>
    <w:lvl w:ilvl="4" w:tplc="38090019" w:tentative="1">
      <w:start w:val="1"/>
      <w:numFmt w:val="lowerLetter"/>
      <w:lvlText w:val="%5."/>
      <w:lvlJc w:val="left"/>
      <w:pPr>
        <w:ind w:left="7200" w:hanging="360"/>
      </w:pPr>
    </w:lvl>
    <w:lvl w:ilvl="5" w:tplc="3809001B" w:tentative="1">
      <w:start w:val="1"/>
      <w:numFmt w:val="lowerRoman"/>
      <w:lvlText w:val="%6."/>
      <w:lvlJc w:val="right"/>
      <w:pPr>
        <w:ind w:left="7920" w:hanging="180"/>
      </w:pPr>
    </w:lvl>
    <w:lvl w:ilvl="6" w:tplc="3809000F" w:tentative="1">
      <w:start w:val="1"/>
      <w:numFmt w:val="decimal"/>
      <w:lvlText w:val="%7."/>
      <w:lvlJc w:val="left"/>
      <w:pPr>
        <w:ind w:left="8640" w:hanging="360"/>
      </w:pPr>
    </w:lvl>
    <w:lvl w:ilvl="7" w:tplc="38090019" w:tentative="1">
      <w:start w:val="1"/>
      <w:numFmt w:val="lowerLetter"/>
      <w:lvlText w:val="%8."/>
      <w:lvlJc w:val="left"/>
      <w:pPr>
        <w:ind w:left="9360" w:hanging="360"/>
      </w:pPr>
    </w:lvl>
    <w:lvl w:ilvl="8" w:tplc="3809001B" w:tentative="1">
      <w:start w:val="1"/>
      <w:numFmt w:val="lowerRoman"/>
      <w:lvlText w:val="%9."/>
      <w:lvlJc w:val="right"/>
      <w:pPr>
        <w:ind w:left="10080" w:hanging="180"/>
      </w:pPr>
    </w:lvl>
  </w:abstractNum>
  <w:abstractNum w:abstractNumId="35">
    <w:nsid w:val="6B446855"/>
    <w:multiLevelType w:val="hybridMultilevel"/>
    <w:tmpl w:val="22D2476E"/>
    <w:lvl w:ilvl="0" w:tplc="8C4A7A6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6BAE4116"/>
    <w:multiLevelType w:val="hybridMultilevel"/>
    <w:tmpl w:val="684EEB5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6DFD4EF0"/>
    <w:multiLevelType w:val="hybridMultilevel"/>
    <w:tmpl w:val="7A4A02E6"/>
    <w:lvl w:ilvl="0" w:tplc="47E2136A">
      <w:start w:val="1"/>
      <w:numFmt w:val="decimal"/>
      <w:lvlText w:val="4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70A073B7"/>
    <w:multiLevelType w:val="hybridMultilevel"/>
    <w:tmpl w:val="4A9800CE"/>
    <w:lvl w:ilvl="0" w:tplc="446A115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9">
    <w:nsid w:val="71D01135"/>
    <w:multiLevelType w:val="multilevel"/>
    <w:tmpl w:val="8196F98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5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42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3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91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84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40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336" w:hanging="1800"/>
      </w:pPr>
      <w:rPr>
        <w:rFonts w:hint="default"/>
      </w:rPr>
    </w:lvl>
  </w:abstractNum>
  <w:abstractNum w:abstractNumId="40">
    <w:nsid w:val="780A598C"/>
    <w:multiLevelType w:val="hybridMultilevel"/>
    <w:tmpl w:val="1C58D184"/>
    <w:lvl w:ilvl="0" w:tplc="74C89C24">
      <w:start w:val="1"/>
      <w:numFmt w:val="decimal"/>
      <w:lvlText w:val="3.11.%1"/>
      <w:lvlJc w:val="left"/>
      <w:pPr>
        <w:ind w:left="720" w:hanging="360"/>
      </w:pPr>
      <w:rPr>
        <w:rFonts w:hint="default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26"/>
  </w:num>
  <w:num w:numId="3">
    <w:abstractNumId w:val="34"/>
  </w:num>
  <w:num w:numId="4">
    <w:abstractNumId w:val="15"/>
  </w:num>
  <w:num w:numId="5">
    <w:abstractNumId w:val="11"/>
  </w:num>
  <w:num w:numId="6">
    <w:abstractNumId w:val="17"/>
  </w:num>
  <w:num w:numId="7">
    <w:abstractNumId w:val="28"/>
  </w:num>
  <w:num w:numId="8">
    <w:abstractNumId w:val="8"/>
  </w:num>
  <w:num w:numId="9">
    <w:abstractNumId w:val="12"/>
  </w:num>
  <w:num w:numId="10">
    <w:abstractNumId w:val="0"/>
  </w:num>
  <w:num w:numId="11">
    <w:abstractNumId w:val="20"/>
  </w:num>
  <w:num w:numId="12">
    <w:abstractNumId w:val="21"/>
  </w:num>
  <w:num w:numId="13">
    <w:abstractNumId w:val="36"/>
  </w:num>
  <w:num w:numId="14">
    <w:abstractNumId w:val="5"/>
  </w:num>
  <w:num w:numId="15">
    <w:abstractNumId w:val="22"/>
  </w:num>
  <w:num w:numId="16">
    <w:abstractNumId w:val="27"/>
  </w:num>
  <w:num w:numId="17">
    <w:abstractNumId w:val="19"/>
  </w:num>
  <w:num w:numId="18">
    <w:abstractNumId w:val="16"/>
  </w:num>
  <w:num w:numId="19">
    <w:abstractNumId w:val="40"/>
  </w:num>
  <w:num w:numId="20">
    <w:abstractNumId w:val="13"/>
  </w:num>
  <w:num w:numId="21">
    <w:abstractNumId w:val="32"/>
  </w:num>
  <w:num w:numId="22">
    <w:abstractNumId w:val="1"/>
  </w:num>
  <w:num w:numId="23">
    <w:abstractNumId w:val="25"/>
  </w:num>
  <w:num w:numId="24">
    <w:abstractNumId w:val="39"/>
  </w:num>
  <w:num w:numId="25">
    <w:abstractNumId w:val="4"/>
  </w:num>
  <w:num w:numId="26">
    <w:abstractNumId w:val="37"/>
  </w:num>
  <w:num w:numId="27">
    <w:abstractNumId w:val="2"/>
  </w:num>
  <w:num w:numId="28">
    <w:abstractNumId w:val="9"/>
  </w:num>
  <w:num w:numId="29">
    <w:abstractNumId w:val="38"/>
  </w:num>
  <w:num w:numId="30">
    <w:abstractNumId w:val="14"/>
  </w:num>
  <w:num w:numId="31">
    <w:abstractNumId w:val="23"/>
  </w:num>
  <w:num w:numId="32">
    <w:abstractNumId w:val="18"/>
  </w:num>
  <w:num w:numId="33">
    <w:abstractNumId w:val="31"/>
  </w:num>
  <w:num w:numId="34">
    <w:abstractNumId w:val="33"/>
  </w:num>
  <w:num w:numId="35">
    <w:abstractNumId w:val="35"/>
  </w:num>
  <w:num w:numId="36">
    <w:abstractNumId w:val="30"/>
  </w:num>
  <w:num w:numId="37">
    <w:abstractNumId w:val="24"/>
  </w:num>
  <w:num w:numId="38">
    <w:abstractNumId w:val="7"/>
  </w:num>
  <w:num w:numId="39">
    <w:abstractNumId w:val="29"/>
  </w:num>
  <w:num w:numId="40">
    <w:abstractNumId w:val="3"/>
  </w:num>
  <w:num w:numId="41">
    <w:abstractNumId w:val="6"/>
  </w:num>
  <w:numIdMacAtCleanup w:val="3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hideSpellingErrors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921FA"/>
    <w:rsid w:val="00014D80"/>
    <w:rsid w:val="00024139"/>
    <w:rsid w:val="000247C1"/>
    <w:rsid w:val="000267FE"/>
    <w:rsid w:val="000461C4"/>
    <w:rsid w:val="00047B20"/>
    <w:rsid w:val="0005291C"/>
    <w:rsid w:val="00057C67"/>
    <w:rsid w:val="00060FD9"/>
    <w:rsid w:val="00061B19"/>
    <w:rsid w:val="00062A08"/>
    <w:rsid w:val="00070EE0"/>
    <w:rsid w:val="00076824"/>
    <w:rsid w:val="000802FA"/>
    <w:rsid w:val="000810B9"/>
    <w:rsid w:val="00082D83"/>
    <w:rsid w:val="0008520F"/>
    <w:rsid w:val="00085977"/>
    <w:rsid w:val="00090006"/>
    <w:rsid w:val="0009162A"/>
    <w:rsid w:val="00095A83"/>
    <w:rsid w:val="000A18AB"/>
    <w:rsid w:val="000B2DDB"/>
    <w:rsid w:val="000B3585"/>
    <w:rsid w:val="000C0948"/>
    <w:rsid w:val="000C4927"/>
    <w:rsid w:val="000C6A13"/>
    <w:rsid w:val="000C72F4"/>
    <w:rsid w:val="000C775A"/>
    <w:rsid w:val="000D4D5E"/>
    <w:rsid w:val="000D73D2"/>
    <w:rsid w:val="000E7083"/>
    <w:rsid w:val="000F353B"/>
    <w:rsid w:val="000F4FF2"/>
    <w:rsid w:val="000F69A8"/>
    <w:rsid w:val="000F7C97"/>
    <w:rsid w:val="001036FF"/>
    <w:rsid w:val="00104ABA"/>
    <w:rsid w:val="00105F1B"/>
    <w:rsid w:val="00112A4E"/>
    <w:rsid w:val="00133C16"/>
    <w:rsid w:val="00134E39"/>
    <w:rsid w:val="00136A82"/>
    <w:rsid w:val="00140222"/>
    <w:rsid w:val="001430BC"/>
    <w:rsid w:val="00147A80"/>
    <w:rsid w:val="00151C9E"/>
    <w:rsid w:val="00152938"/>
    <w:rsid w:val="00156CC1"/>
    <w:rsid w:val="001618CA"/>
    <w:rsid w:val="00165648"/>
    <w:rsid w:val="00166DB5"/>
    <w:rsid w:val="00171FF4"/>
    <w:rsid w:val="00175B8D"/>
    <w:rsid w:val="00192400"/>
    <w:rsid w:val="00192E1B"/>
    <w:rsid w:val="00192EA1"/>
    <w:rsid w:val="0019579B"/>
    <w:rsid w:val="00196FC4"/>
    <w:rsid w:val="001A0185"/>
    <w:rsid w:val="001A03A6"/>
    <w:rsid w:val="001A2550"/>
    <w:rsid w:val="001A4FD4"/>
    <w:rsid w:val="001B4347"/>
    <w:rsid w:val="001B4CE5"/>
    <w:rsid w:val="001B70AF"/>
    <w:rsid w:val="001B740C"/>
    <w:rsid w:val="001C02E6"/>
    <w:rsid w:val="001C186E"/>
    <w:rsid w:val="001C2043"/>
    <w:rsid w:val="001D45B1"/>
    <w:rsid w:val="001D67AE"/>
    <w:rsid w:val="001D6F6E"/>
    <w:rsid w:val="001E589A"/>
    <w:rsid w:val="001F2F2E"/>
    <w:rsid w:val="001F370A"/>
    <w:rsid w:val="001F39DF"/>
    <w:rsid w:val="001F43ED"/>
    <w:rsid w:val="001F74AA"/>
    <w:rsid w:val="00205254"/>
    <w:rsid w:val="002117FE"/>
    <w:rsid w:val="00214A62"/>
    <w:rsid w:val="00216B29"/>
    <w:rsid w:val="00222642"/>
    <w:rsid w:val="00225077"/>
    <w:rsid w:val="00225C1F"/>
    <w:rsid w:val="0022676A"/>
    <w:rsid w:val="00230573"/>
    <w:rsid w:val="00230745"/>
    <w:rsid w:val="0023795F"/>
    <w:rsid w:val="00242D6F"/>
    <w:rsid w:val="00246118"/>
    <w:rsid w:val="00267F1A"/>
    <w:rsid w:val="00272E82"/>
    <w:rsid w:val="00274E07"/>
    <w:rsid w:val="00276ACA"/>
    <w:rsid w:val="00281790"/>
    <w:rsid w:val="00291097"/>
    <w:rsid w:val="00293EF3"/>
    <w:rsid w:val="0029774A"/>
    <w:rsid w:val="002A6638"/>
    <w:rsid w:val="002B09DE"/>
    <w:rsid w:val="002B0A02"/>
    <w:rsid w:val="002B1A31"/>
    <w:rsid w:val="002B6595"/>
    <w:rsid w:val="002B7AAC"/>
    <w:rsid w:val="002C7958"/>
    <w:rsid w:val="002D08E7"/>
    <w:rsid w:val="002D0F9F"/>
    <w:rsid w:val="002D4F19"/>
    <w:rsid w:val="002D72A9"/>
    <w:rsid w:val="002E3A21"/>
    <w:rsid w:val="002E4327"/>
    <w:rsid w:val="002E701D"/>
    <w:rsid w:val="002F4359"/>
    <w:rsid w:val="00302057"/>
    <w:rsid w:val="003115E3"/>
    <w:rsid w:val="0032134D"/>
    <w:rsid w:val="0032332A"/>
    <w:rsid w:val="00325EBF"/>
    <w:rsid w:val="0034625F"/>
    <w:rsid w:val="00346384"/>
    <w:rsid w:val="003477A1"/>
    <w:rsid w:val="00350F55"/>
    <w:rsid w:val="00350F97"/>
    <w:rsid w:val="00356F6D"/>
    <w:rsid w:val="003638D6"/>
    <w:rsid w:val="00364030"/>
    <w:rsid w:val="00370F4F"/>
    <w:rsid w:val="00377CF1"/>
    <w:rsid w:val="003806C6"/>
    <w:rsid w:val="003837EF"/>
    <w:rsid w:val="00387DF6"/>
    <w:rsid w:val="003A2261"/>
    <w:rsid w:val="003A5C10"/>
    <w:rsid w:val="003A7C6D"/>
    <w:rsid w:val="003B0F80"/>
    <w:rsid w:val="003B33C6"/>
    <w:rsid w:val="003D0011"/>
    <w:rsid w:val="003D5A4D"/>
    <w:rsid w:val="003E48F4"/>
    <w:rsid w:val="003F5001"/>
    <w:rsid w:val="0040764D"/>
    <w:rsid w:val="004108CD"/>
    <w:rsid w:val="00415DD9"/>
    <w:rsid w:val="00426322"/>
    <w:rsid w:val="0043214F"/>
    <w:rsid w:val="004321CF"/>
    <w:rsid w:val="00434216"/>
    <w:rsid w:val="00452A75"/>
    <w:rsid w:val="00452DCD"/>
    <w:rsid w:val="0045323E"/>
    <w:rsid w:val="00463A52"/>
    <w:rsid w:val="00474262"/>
    <w:rsid w:val="0048583E"/>
    <w:rsid w:val="00492ED6"/>
    <w:rsid w:val="00494FEE"/>
    <w:rsid w:val="004A49B8"/>
    <w:rsid w:val="004A53B7"/>
    <w:rsid w:val="004A6B4F"/>
    <w:rsid w:val="004A7888"/>
    <w:rsid w:val="004B0A1A"/>
    <w:rsid w:val="004B114F"/>
    <w:rsid w:val="004B12CC"/>
    <w:rsid w:val="004C6F14"/>
    <w:rsid w:val="004C7D36"/>
    <w:rsid w:val="004E0786"/>
    <w:rsid w:val="004E1714"/>
    <w:rsid w:val="004E4B79"/>
    <w:rsid w:val="004F0603"/>
    <w:rsid w:val="004F2C1E"/>
    <w:rsid w:val="00502AFC"/>
    <w:rsid w:val="005034B9"/>
    <w:rsid w:val="005075FC"/>
    <w:rsid w:val="00512426"/>
    <w:rsid w:val="005168B5"/>
    <w:rsid w:val="005259E0"/>
    <w:rsid w:val="0053034C"/>
    <w:rsid w:val="00531766"/>
    <w:rsid w:val="00541430"/>
    <w:rsid w:val="00541C3C"/>
    <w:rsid w:val="00551132"/>
    <w:rsid w:val="00552A37"/>
    <w:rsid w:val="00556362"/>
    <w:rsid w:val="00556F11"/>
    <w:rsid w:val="00564E38"/>
    <w:rsid w:val="005757FE"/>
    <w:rsid w:val="00577B70"/>
    <w:rsid w:val="00582839"/>
    <w:rsid w:val="00584000"/>
    <w:rsid w:val="00591A0C"/>
    <w:rsid w:val="005938E8"/>
    <w:rsid w:val="005A13C9"/>
    <w:rsid w:val="005A2721"/>
    <w:rsid w:val="005A3C72"/>
    <w:rsid w:val="005B0680"/>
    <w:rsid w:val="005C32A6"/>
    <w:rsid w:val="005C3910"/>
    <w:rsid w:val="005D2A31"/>
    <w:rsid w:val="005D3886"/>
    <w:rsid w:val="005D6A99"/>
    <w:rsid w:val="005E1DB6"/>
    <w:rsid w:val="005E5115"/>
    <w:rsid w:val="005F4AF6"/>
    <w:rsid w:val="00602259"/>
    <w:rsid w:val="0061009A"/>
    <w:rsid w:val="00610BDE"/>
    <w:rsid w:val="006120A0"/>
    <w:rsid w:val="00612500"/>
    <w:rsid w:val="00613BBB"/>
    <w:rsid w:val="006156F5"/>
    <w:rsid w:val="0061592F"/>
    <w:rsid w:val="00630DF1"/>
    <w:rsid w:val="00632D21"/>
    <w:rsid w:val="00645A45"/>
    <w:rsid w:val="00647DF4"/>
    <w:rsid w:val="00663C48"/>
    <w:rsid w:val="00667232"/>
    <w:rsid w:val="006704CD"/>
    <w:rsid w:val="00672897"/>
    <w:rsid w:val="00676798"/>
    <w:rsid w:val="00680E06"/>
    <w:rsid w:val="0068510B"/>
    <w:rsid w:val="006851CF"/>
    <w:rsid w:val="0068701A"/>
    <w:rsid w:val="0069086A"/>
    <w:rsid w:val="00693B77"/>
    <w:rsid w:val="00694C52"/>
    <w:rsid w:val="006A30F1"/>
    <w:rsid w:val="006B0072"/>
    <w:rsid w:val="006C1976"/>
    <w:rsid w:val="006D1173"/>
    <w:rsid w:val="006E128E"/>
    <w:rsid w:val="006E1818"/>
    <w:rsid w:val="006E3B7B"/>
    <w:rsid w:val="006E48AA"/>
    <w:rsid w:val="006E58B3"/>
    <w:rsid w:val="006F5679"/>
    <w:rsid w:val="006F56E3"/>
    <w:rsid w:val="006F6591"/>
    <w:rsid w:val="00704E34"/>
    <w:rsid w:val="007058FC"/>
    <w:rsid w:val="00707A02"/>
    <w:rsid w:val="007172CE"/>
    <w:rsid w:val="00721735"/>
    <w:rsid w:val="00744CCD"/>
    <w:rsid w:val="00767FAA"/>
    <w:rsid w:val="007703E1"/>
    <w:rsid w:val="00784C3F"/>
    <w:rsid w:val="00790273"/>
    <w:rsid w:val="0079318F"/>
    <w:rsid w:val="0079348B"/>
    <w:rsid w:val="0079584E"/>
    <w:rsid w:val="00797507"/>
    <w:rsid w:val="00797901"/>
    <w:rsid w:val="007A6505"/>
    <w:rsid w:val="007A6E0B"/>
    <w:rsid w:val="007B2106"/>
    <w:rsid w:val="007B25F4"/>
    <w:rsid w:val="007B447A"/>
    <w:rsid w:val="007B6770"/>
    <w:rsid w:val="007B6DA0"/>
    <w:rsid w:val="007B6E81"/>
    <w:rsid w:val="007B79E0"/>
    <w:rsid w:val="007C5618"/>
    <w:rsid w:val="007D3E30"/>
    <w:rsid w:val="007D3FAA"/>
    <w:rsid w:val="007D5540"/>
    <w:rsid w:val="007E144C"/>
    <w:rsid w:val="007E54D4"/>
    <w:rsid w:val="007E6E9E"/>
    <w:rsid w:val="007F07B5"/>
    <w:rsid w:val="007F56BB"/>
    <w:rsid w:val="007F65DB"/>
    <w:rsid w:val="00803C4F"/>
    <w:rsid w:val="00803CB7"/>
    <w:rsid w:val="0081216D"/>
    <w:rsid w:val="0081448D"/>
    <w:rsid w:val="008254ED"/>
    <w:rsid w:val="00827466"/>
    <w:rsid w:val="008309F6"/>
    <w:rsid w:val="00831E59"/>
    <w:rsid w:val="0083543E"/>
    <w:rsid w:val="00835DFD"/>
    <w:rsid w:val="00842A1D"/>
    <w:rsid w:val="00846216"/>
    <w:rsid w:val="008579AD"/>
    <w:rsid w:val="00865328"/>
    <w:rsid w:val="0087448C"/>
    <w:rsid w:val="0087592E"/>
    <w:rsid w:val="00886584"/>
    <w:rsid w:val="008901B8"/>
    <w:rsid w:val="008A1D44"/>
    <w:rsid w:val="008A32EE"/>
    <w:rsid w:val="008A5042"/>
    <w:rsid w:val="008B00CB"/>
    <w:rsid w:val="008B299B"/>
    <w:rsid w:val="008B443C"/>
    <w:rsid w:val="008B63BD"/>
    <w:rsid w:val="008B65E1"/>
    <w:rsid w:val="008C4E37"/>
    <w:rsid w:val="008C6A1A"/>
    <w:rsid w:val="008E3D7D"/>
    <w:rsid w:val="00900CE0"/>
    <w:rsid w:val="00910E85"/>
    <w:rsid w:val="0091363B"/>
    <w:rsid w:val="00920032"/>
    <w:rsid w:val="0092024E"/>
    <w:rsid w:val="0092635D"/>
    <w:rsid w:val="009455DD"/>
    <w:rsid w:val="0094607E"/>
    <w:rsid w:val="009508AE"/>
    <w:rsid w:val="00950C2B"/>
    <w:rsid w:val="0095570F"/>
    <w:rsid w:val="0095709C"/>
    <w:rsid w:val="009650E6"/>
    <w:rsid w:val="00972675"/>
    <w:rsid w:val="00977630"/>
    <w:rsid w:val="00984847"/>
    <w:rsid w:val="00984CC5"/>
    <w:rsid w:val="009865C0"/>
    <w:rsid w:val="00993016"/>
    <w:rsid w:val="009A1531"/>
    <w:rsid w:val="009A5E02"/>
    <w:rsid w:val="009B41E8"/>
    <w:rsid w:val="009B73C4"/>
    <w:rsid w:val="009C0080"/>
    <w:rsid w:val="009C08B8"/>
    <w:rsid w:val="009C0C94"/>
    <w:rsid w:val="009C329E"/>
    <w:rsid w:val="009D2EFC"/>
    <w:rsid w:val="009D61C0"/>
    <w:rsid w:val="009D70AD"/>
    <w:rsid w:val="009E1C7E"/>
    <w:rsid w:val="00A014D2"/>
    <w:rsid w:val="00A13235"/>
    <w:rsid w:val="00A1513A"/>
    <w:rsid w:val="00A17688"/>
    <w:rsid w:val="00A24070"/>
    <w:rsid w:val="00A30AD7"/>
    <w:rsid w:val="00A351BE"/>
    <w:rsid w:val="00A35D2E"/>
    <w:rsid w:val="00A418C7"/>
    <w:rsid w:val="00A44531"/>
    <w:rsid w:val="00A524A4"/>
    <w:rsid w:val="00A559B5"/>
    <w:rsid w:val="00A56E8F"/>
    <w:rsid w:val="00A71356"/>
    <w:rsid w:val="00A7479F"/>
    <w:rsid w:val="00A85775"/>
    <w:rsid w:val="00A879E6"/>
    <w:rsid w:val="00A90501"/>
    <w:rsid w:val="00A921FA"/>
    <w:rsid w:val="00A9255F"/>
    <w:rsid w:val="00AA6ABE"/>
    <w:rsid w:val="00AB783C"/>
    <w:rsid w:val="00AC2A72"/>
    <w:rsid w:val="00AC33CD"/>
    <w:rsid w:val="00AD3F74"/>
    <w:rsid w:val="00AD612D"/>
    <w:rsid w:val="00AD7A92"/>
    <w:rsid w:val="00AE6CCA"/>
    <w:rsid w:val="00AE7EA1"/>
    <w:rsid w:val="00AF16F9"/>
    <w:rsid w:val="00B065E6"/>
    <w:rsid w:val="00B07209"/>
    <w:rsid w:val="00B111F4"/>
    <w:rsid w:val="00B124C2"/>
    <w:rsid w:val="00B22255"/>
    <w:rsid w:val="00B24CDA"/>
    <w:rsid w:val="00B25BBC"/>
    <w:rsid w:val="00B270DD"/>
    <w:rsid w:val="00B306C9"/>
    <w:rsid w:val="00B32918"/>
    <w:rsid w:val="00B33585"/>
    <w:rsid w:val="00B45526"/>
    <w:rsid w:val="00B46FB0"/>
    <w:rsid w:val="00B50158"/>
    <w:rsid w:val="00B502E3"/>
    <w:rsid w:val="00B50544"/>
    <w:rsid w:val="00B54E52"/>
    <w:rsid w:val="00B568C5"/>
    <w:rsid w:val="00B57217"/>
    <w:rsid w:val="00B66CA2"/>
    <w:rsid w:val="00B67C84"/>
    <w:rsid w:val="00B75539"/>
    <w:rsid w:val="00B77EB9"/>
    <w:rsid w:val="00B90D68"/>
    <w:rsid w:val="00B9769C"/>
    <w:rsid w:val="00BA522B"/>
    <w:rsid w:val="00BA60A6"/>
    <w:rsid w:val="00BB3B32"/>
    <w:rsid w:val="00BB5EB3"/>
    <w:rsid w:val="00BB613C"/>
    <w:rsid w:val="00BC0638"/>
    <w:rsid w:val="00BD2D01"/>
    <w:rsid w:val="00BD7E82"/>
    <w:rsid w:val="00BE48B9"/>
    <w:rsid w:val="00BF5D2A"/>
    <w:rsid w:val="00BF7A49"/>
    <w:rsid w:val="00C0531D"/>
    <w:rsid w:val="00C14A4C"/>
    <w:rsid w:val="00C15A9E"/>
    <w:rsid w:val="00C17236"/>
    <w:rsid w:val="00C17761"/>
    <w:rsid w:val="00C24D0F"/>
    <w:rsid w:val="00C25AB2"/>
    <w:rsid w:val="00C2640A"/>
    <w:rsid w:val="00C3239E"/>
    <w:rsid w:val="00C32D1F"/>
    <w:rsid w:val="00C3430C"/>
    <w:rsid w:val="00C41854"/>
    <w:rsid w:val="00C4343F"/>
    <w:rsid w:val="00C44146"/>
    <w:rsid w:val="00C51BC5"/>
    <w:rsid w:val="00C52475"/>
    <w:rsid w:val="00C60A17"/>
    <w:rsid w:val="00C65537"/>
    <w:rsid w:val="00C71816"/>
    <w:rsid w:val="00C75EE2"/>
    <w:rsid w:val="00C8048D"/>
    <w:rsid w:val="00C92064"/>
    <w:rsid w:val="00C960AE"/>
    <w:rsid w:val="00CA10A4"/>
    <w:rsid w:val="00CA6ECF"/>
    <w:rsid w:val="00CB060C"/>
    <w:rsid w:val="00CB2A28"/>
    <w:rsid w:val="00CC24B8"/>
    <w:rsid w:val="00CC24D1"/>
    <w:rsid w:val="00CC3E60"/>
    <w:rsid w:val="00CD383A"/>
    <w:rsid w:val="00CD3AEB"/>
    <w:rsid w:val="00CE0EAA"/>
    <w:rsid w:val="00CE1C56"/>
    <w:rsid w:val="00CE49E0"/>
    <w:rsid w:val="00CE7760"/>
    <w:rsid w:val="00CF0BB1"/>
    <w:rsid w:val="00CF5765"/>
    <w:rsid w:val="00D07B20"/>
    <w:rsid w:val="00D13303"/>
    <w:rsid w:val="00D215BB"/>
    <w:rsid w:val="00D40241"/>
    <w:rsid w:val="00D41C46"/>
    <w:rsid w:val="00D42D2A"/>
    <w:rsid w:val="00D53571"/>
    <w:rsid w:val="00D543DB"/>
    <w:rsid w:val="00D57D2A"/>
    <w:rsid w:val="00D70B84"/>
    <w:rsid w:val="00D7169C"/>
    <w:rsid w:val="00D71D64"/>
    <w:rsid w:val="00D752C5"/>
    <w:rsid w:val="00D843E4"/>
    <w:rsid w:val="00D8462E"/>
    <w:rsid w:val="00D86BE8"/>
    <w:rsid w:val="00DA2BB6"/>
    <w:rsid w:val="00DA6E06"/>
    <w:rsid w:val="00DA7A35"/>
    <w:rsid w:val="00DB06B3"/>
    <w:rsid w:val="00DB1EBC"/>
    <w:rsid w:val="00DC020B"/>
    <w:rsid w:val="00DC50A3"/>
    <w:rsid w:val="00DD28FE"/>
    <w:rsid w:val="00DD73E7"/>
    <w:rsid w:val="00DE245B"/>
    <w:rsid w:val="00DE5C10"/>
    <w:rsid w:val="00DE6BF4"/>
    <w:rsid w:val="00E1178F"/>
    <w:rsid w:val="00E11F28"/>
    <w:rsid w:val="00E214CA"/>
    <w:rsid w:val="00E276F4"/>
    <w:rsid w:val="00E27F4E"/>
    <w:rsid w:val="00E417FC"/>
    <w:rsid w:val="00E42C15"/>
    <w:rsid w:val="00E50536"/>
    <w:rsid w:val="00E5255C"/>
    <w:rsid w:val="00E54E1C"/>
    <w:rsid w:val="00E676EA"/>
    <w:rsid w:val="00E71970"/>
    <w:rsid w:val="00E74B8F"/>
    <w:rsid w:val="00E7591B"/>
    <w:rsid w:val="00E76A11"/>
    <w:rsid w:val="00E80794"/>
    <w:rsid w:val="00E93C57"/>
    <w:rsid w:val="00E94172"/>
    <w:rsid w:val="00E965FD"/>
    <w:rsid w:val="00EA4198"/>
    <w:rsid w:val="00EA726B"/>
    <w:rsid w:val="00EC36E0"/>
    <w:rsid w:val="00EC6812"/>
    <w:rsid w:val="00EE357E"/>
    <w:rsid w:val="00EE3C53"/>
    <w:rsid w:val="00F02867"/>
    <w:rsid w:val="00F0691C"/>
    <w:rsid w:val="00F07265"/>
    <w:rsid w:val="00F12DD7"/>
    <w:rsid w:val="00F1446B"/>
    <w:rsid w:val="00F149CC"/>
    <w:rsid w:val="00F16D8B"/>
    <w:rsid w:val="00F36299"/>
    <w:rsid w:val="00F3767F"/>
    <w:rsid w:val="00F427EC"/>
    <w:rsid w:val="00F62AC2"/>
    <w:rsid w:val="00F66D4F"/>
    <w:rsid w:val="00F77CC3"/>
    <w:rsid w:val="00F9006C"/>
    <w:rsid w:val="00F915B9"/>
    <w:rsid w:val="00F9251E"/>
    <w:rsid w:val="00F93CFF"/>
    <w:rsid w:val="00FA1A01"/>
    <w:rsid w:val="00FA439A"/>
    <w:rsid w:val="00FA6196"/>
    <w:rsid w:val="00FA6D89"/>
    <w:rsid w:val="00FB2D3C"/>
    <w:rsid w:val="00FB6A0C"/>
    <w:rsid w:val="00FB729D"/>
    <w:rsid w:val="00FC507C"/>
    <w:rsid w:val="00FD1081"/>
    <w:rsid w:val="00FD1EA6"/>
    <w:rsid w:val="00FE484D"/>
    <w:rsid w:val="00FF194F"/>
    <w:rsid w:val="00FF2EF8"/>
    <w:rsid w:val="00FF4B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D97978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9206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7679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92064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PARAGRAPH"/>
    <w:basedOn w:val="Normal"/>
    <w:link w:val="ListParagraphChar"/>
    <w:uiPriority w:val="34"/>
    <w:qFormat/>
    <w:rsid w:val="00225C1F"/>
    <w:pPr>
      <w:ind w:left="720"/>
      <w:contextualSpacing/>
    </w:pPr>
  </w:style>
  <w:style w:type="character" w:customStyle="1" w:styleId="ListParagraphChar">
    <w:name w:val="List Paragraph Char"/>
    <w:aliases w:val="PARAGRAPH Char"/>
    <w:basedOn w:val="DefaultParagraphFont"/>
    <w:link w:val="ListParagraph"/>
    <w:uiPriority w:val="34"/>
    <w:rsid w:val="007F07B5"/>
  </w:style>
  <w:style w:type="paragraph" w:styleId="Footer">
    <w:name w:val="footer"/>
    <w:basedOn w:val="Normal"/>
    <w:link w:val="FooterChar"/>
    <w:uiPriority w:val="99"/>
    <w:unhideWhenUsed/>
    <w:rsid w:val="000C492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C4927"/>
  </w:style>
  <w:style w:type="paragraph" w:styleId="Header">
    <w:name w:val="header"/>
    <w:basedOn w:val="Normal"/>
    <w:link w:val="HeaderChar"/>
    <w:uiPriority w:val="99"/>
    <w:unhideWhenUsed/>
    <w:rsid w:val="00014D8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14D80"/>
  </w:style>
  <w:style w:type="character" w:styleId="PlaceholderText">
    <w:name w:val="Placeholder Text"/>
    <w:basedOn w:val="DefaultParagraphFont"/>
    <w:uiPriority w:val="99"/>
    <w:semiHidden/>
    <w:rsid w:val="0079584E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7058FC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058FC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67679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E76A1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41">
    <w:name w:val="Plain Table 41"/>
    <w:basedOn w:val="TableNormal"/>
    <w:uiPriority w:val="44"/>
    <w:rsid w:val="0005291C"/>
    <w:pPr>
      <w:spacing w:after="0" w:line="240" w:lineRule="auto"/>
    </w:pPr>
    <w:rPr>
      <w:kern w:val="2"/>
      <w14:ligatures w14:val="standardContextual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1D67A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67AE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FA1A0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FA1A01"/>
    <w:pPr>
      <w:spacing w:after="0"/>
    </w:pPr>
  </w:style>
  <w:style w:type="character" w:styleId="LineNumber">
    <w:name w:val="line number"/>
    <w:basedOn w:val="DefaultParagraphFont"/>
    <w:uiPriority w:val="99"/>
    <w:semiHidden/>
    <w:unhideWhenUsed/>
    <w:rsid w:val="00865328"/>
  </w:style>
  <w:style w:type="character" w:customStyle="1" w:styleId="Heading1Char">
    <w:name w:val="Heading 1 Char"/>
    <w:basedOn w:val="DefaultParagraphFont"/>
    <w:link w:val="Heading1"/>
    <w:uiPriority w:val="9"/>
    <w:rsid w:val="00C9206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rsid w:val="00C92064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odyText">
    <w:name w:val="Body Text"/>
    <w:basedOn w:val="Normal"/>
    <w:link w:val="BodyTextChar"/>
    <w:uiPriority w:val="1"/>
    <w:qFormat/>
    <w:rsid w:val="00DA2BB6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DA2BB6"/>
    <w:rPr>
      <w:rFonts w:ascii="Times New Roman" w:eastAsia="Times New Roman" w:hAnsi="Times New Roman" w:cs="Times New Roman"/>
      <w:sz w:val="24"/>
      <w:szCs w:val="24"/>
      <w:lang w:val="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9206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7679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92064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PARAGRAPH"/>
    <w:basedOn w:val="Normal"/>
    <w:link w:val="ListParagraphChar"/>
    <w:uiPriority w:val="34"/>
    <w:qFormat/>
    <w:rsid w:val="00225C1F"/>
    <w:pPr>
      <w:ind w:left="720"/>
      <w:contextualSpacing/>
    </w:pPr>
  </w:style>
  <w:style w:type="character" w:customStyle="1" w:styleId="ListParagraphChar">
    <w:name w:val="List Paragraph Char"/>
    <w:aliases w:val="PARAGRAPH Char"/>
    <w:basedOn w:val="DefaultParagraphFont"/>
    <w:link w:val="ListParagraph"/>
    <w:uiPriority w:val="34"/>
    <w:rsid w:val="007F07B5"/>
  </w:style>
  <w:style w:type="paragraph" w:styleId="Footer">
    <w:name w:val="footer"/>
    <w:basedOn w:val="Normal"/>
    <w:link w:val="FooterChar"/>
    <w:uiPriority w:val="99"/>
    <w:unhideWhenUsed/>
    <w:rsid w:val="000C492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C4927"/>
  </w:style>
  <w:style w:type="paragraph" w:styleId="Header">
    <w:name w:val="header"/>
    <w:basedOn w:val="Normal"/>
    <w:link w:val="HeaderChar"/>
    <w:uiPriority w:val="99"/>
    <w:unhideWhenUsed/>
    <w:rsid w:val="00014D8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14D80"/>
  </w:style>
  <w:style w:type="character" w:styleId="PlaceholderText">
    <w:name w:val="Placeholder Text"/>
    <w:basedOn w:val="DefaultParagraphFont"/>
    <w:uiPriority w:val="99"/>
    <w:semiHidden/>
    <w:rsid w:val="0079584E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7058FC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058FC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67679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E76A1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41">
    <w:name w:val="Plain Table 41"/>
    <w:basedOn w:val="TableNormal"/>
    <w:uiPriority w:val="44"/>
    <w:rsid w:val="0005291C"/>
    <w:pPr>
      <w:spacing w:after="0" w:line="240" w:lineRule="auto"/>
    </w:pPr>
    <w:rPr>
      <w:kern w:val="2"/>
      <w14:ligatures w14:val="standardContextual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1D67A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67AE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FA1A0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FA1A01"/>
    <w:pPr>
      <w:spacing w:after="0"/>
    </w:pPr>
  </w:style>
  <w:style w:type="character" w:styleId="LineNumber">
    <w:name w:val="line number"/>
    <w:basedOn w:val="DefaultParagraphFont"/>
    <w:uiPriority w:val="99"/>
    <w:semiHidden/>
    <w:unhideWhenUsed/>
    <w:rsid w:val="00865328"/>
  </w:style>
  <w:style w:type="character" w:customStyle="1" w:styleId="Heading1Char">
    <w:name w:val="Heading 1 Char"/>
    <w:basedOn w:val="DefaultParagraphFont"/>
    <w:link w:val="Heading1"/>
    <w:uiPriority w:val="9"/>
    <w:rsid w:val="00C9206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rsid w:val="00C92064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odyText">
    <w:name w:val="Body Text"/>
    <w:basedOn w:val="Normal"/>
    <w:link w:val="BodyTextChar"/>
    <w:uiPriority w:val="1"/>
    <w:qFormat/>
    <w:rsid w:val="00DA2BB6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DA2BB6"/>
    <w:rPr>
      <w:rFonts w:ascii="Times New Roman" w:eastAsia="Times New Roman" w:hAnsi="Times New Roman" w:cs="Times New Roman"/>
      <w:sz w:val="24"/>
      <w:szCs w:val="24"/>
      <w:lang w:val="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575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1411782">
          <w:marLeft w:val="0"/>
          <w:marRight w:val="0"/>
          <w:marTop w:val="0"/>
          <w:marBottom w:val="0"/>
          <w:divBdr>
            <w:top w:val="none" w:sz="0" w:space="8" w:color="D6E9C6"/>
            <w:left w:val="none" w:sz="0" w:space="11" w:color="D6E9C6"/>
            <w:bottom w:val="single" w:sz="6" w:space="8" w:color="D6E9C6"/>
            <w:right w:val="none" w:sz="0" w:space="11" w:color="D6E9C6"/>
          </w:divBdr>
        </w:div>
      </w:divsChild>
    </w:div>
    <w:div w:id="402608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341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735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81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3435465">
          <w:marLeft w:val="0"/>
          <w:marRight w:val="0"/>
          <w:marTop w:val="0"/>
          <w:marBottom w:val="0"/>
          <w:divBdr>
            <w:top w:val="none" w:sz="0" w:space="8" w:color="D6E9C6"/>
            <w:left w:val="none" w:sz="0" w:space="11" w:color="D6E9C6"/>
            <w:bottom w:val="single" w:sz="6" w:space="8" w:color="D6E9C6"/>
            <w:right w:val="none" w:sz="0" w:space="11" w:color="D6E9C6"/>
          </w:divBdr>
        </w:div>
      </w:divsChild>
    </w:div>
    <w:div w:id="1688016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62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753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517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7134464">
          <w:marLeft w:val="0"/>
          <w:marRight w:val="0"/>
          <w:marTop w:val="0"/>
          <w:marBottom w:val="0"/>
          <w:divBdr>
            <w:top w:val="none" w:sz="0" w:space="8" w:color="D6E9C6"/>
            <w:left w:val="none" w:sz="0" w:space="11" w:color="D6E9C6"/>
            <w:bottom w:val="single" w:sz="6" w:space="8" w:color="D6E9C6"/>
            <w:right w:val="none" w:sz="0" w:space="11" w:color="D6E9C6"/>
          </w:divBdr>
        </w:div>
      </w:divsChild>
    </w:div>
    <w:div w:id="2091349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429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AD21667-4ADF-453B-A9A8-D8E180C203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857</Words>
  <Characters>4887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3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ulia Nanda Putri</dc:creator>
  <cp:lastModifiedBy>MariJayaFotocopi</cp:lastModifiedBy>
  <cp:revision>2</cp:revision>
  <cp:lastPrinted>2023-08-31T16:13:00Z</cp:lastPrinted>
  <dcterms:created xsi:type="dcterms:W3CDTF">2023-09-18T02:27:00Z</dcterms:created>
  <dcterms:modified xsi:type="dcterms:W3CDTF">2023-09-18T02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7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 6th edi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1th edition - Harvard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9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5f19754-bd3e-3ae2-8b36-b32fb2f0a375</vt:lpwstr>
  </property>
  <property fmtid="{D5CDD505-2E9C-101B-9397-08002B2CF9AE}" pid="24" name="Mendeley Citation Style_1">
    <vt:lpwstr>http://www.zotero.org/styles/apa</vt:lpwstr>
  </property>
</Properties>
</file>